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3465F" w:rsidRDefault="00D3465F">
                            <w:pPr>
                              <w:pStyle w:val="Frontpagetext"/>
                              <w:rPr>
                                <w:sz w:val="28"/>
                                <w:szCs w:val="28"/>
                              </w:rPr>
                            </w:pPr>
                            <w:r>
                              <w:rPr>
                                <w:sz w:val="28"/>
                                <w:szCs w:val="28"/>
                              </w:rPr>
                              <w:t xml:space="preserve">Institutionen för data- </w:t>
                            </w:r>
                            <w:r>
                              <w:rPr>
                                <w:sz w:val="28"/>
                                <w:szCs w:val="28"/>
                              </w:rPr>
                              <w:br/>
                              <w:t>och systemvetenskap</w:t>
                            </w:r>
                          </w:p>
                          <w:p w14:paraId="0DD0DA7D" w14:textId="77777777" w:rsidR="00D3465F" w:rsidRDefault="00D3465F">
                            <w:pPr>
                              <w:pStyle w:val="TextBox"/>
                            </w:pPr>
                            <w:r>
                              <w:t>Examensarbete 15 hp</w:t>
                            </w:r>
                          </w:p>
                          <w:p w14:paraId="205AAAC7" w14:textId="77777777" w:rsidR="00D3465F" w:rsidRDefault="00D3465F">
                            <w:pPr>
                              <w:pStyle w:val="TextBox"/>
                            </w:pPr>
                            <w:r>
                              <w:t>Data- och systemvetenskap</w:t>
                            </w:r>
                          </w:p>
                          <w:p w14:paraId="51566511" w14:textId="77777777" w:rsidR="00D3465F" w:rsidRDefault="00D3465F">
                            <w:pPr>
                              <w:pStyle w:val="Textruta"/>
                            </w:pPr>
                            <w:r>
                              <w:t xml:space="preserve">Kurs- eller utbildningsprogram (180 hp) </w:t>
                            </w:r>
                          </w:p>
                          <w:p w14:paraId="7A700FAB" w14:textId="05793D08" w:rsidR="00D3465F" w:rsidRDefault="00D3465F">
                            <w:pPr>
                              <w:pStyle w:val="Textruta"/>
                            </w:pPr>
                            <w:r>
                              <w:t>Höstterminen 2018</w:t>
                            </w:r>
                          </w:p>
                          <w:p w14:paraId="381612CD" w14:textId="77777777" w:rsidR="00D3465F" w:rsidRDefault="00D3465F">
                            <w:pPr>
                              <w:pStyle w:val="Textruta"/>
                            </w:pPr>
                            <w:r>
                              <w:t>Handledare: Robert Ramberg</w:t>
                            </w:r>
                          </w:p>
                          <w:p w14:paraId="41DC09BB" w14:textId="358B72E7" w:rsidR="00D3465F" w:rsidRDefault="00D3465F">
                            <w:pPr>
                              <w:pStyle w:val="Textruta"/>
                            </w:pPr>
                            <w:r>
                              <w:t>Granskare:</w:t>
                            </w:r>
                            <w:r w:rsidR="00AD4EB2">
                              <w:t xml:space="preserve"> Patrik Hernvall</w:t>
                            </w:r>
                          </w:p>
                          <w:p w14:paraId="316E1ACF" w14:textId="77777777" w:rsidR="00D3465F" w:rsidRPr="00EE4EEC" w:rsidRDefault="00D3465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3465F" w:rsidRDefault="00D3465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3465F" w:rsidRDefault="00D3465F">
                      <w:pPr>
                        <w:pStyle w:val="Frontpagetext"/>
                        <w:rPr>
                          <w:sz w:val="28"/>
                          <w:szCs w:val="28"/>
                        </w:rPr>
                      </w:pPr>
                      <w:r>
                        <w:rPr>
                          <w:sz w:val="28"/>
                          <w:szCs w:val="28"/>
                        </w:rPr>
                        <w:t xml:space="preserve">Institutionen för data- </w:t>
                      </w:r>
                      <w:r>
                        <w:rPr>
                          <w:sz w:val="28"/>
                          <w:szCs w:val="28"/>
                        </w:rPr>
                        <w:br/>
                        <w:t>och systemvetenskap</w:t>
                      </w:r>
                    </w:p>
                    <w:p w14:paraId="0DD0DA7D" w14:textId="77777777" w:rsidR="00D3465F" w:rsidRDefault="00D3465F">
                      <w:pPr>
                        <w:pStyle w:val="TextBox"/>
                      </w:pPr>
                      <w:r>
                        <w:t>Examensarbete 15 hp</w:t>
                      </w:r>
                    </w:p>
                    <w:p w14:paraId="205AAAC7" w14:textId="77777777" w:rsidR="00D3465F" w:rsidRDefault="00D3465F">
                      <w:pPr>
                        <w:pStyle w:val="TextBox"/>
                      </w:pPr>
                      <w:r>
                        <w:t>Data- och systemvetenskap</w:t>
                      </w:r>
                    </w:p>
                    <w:p w14:paraId="51566511" w14:textId="77777777" w:rsidR="00D3465F" w:rsidRDefault="00D3465F">
                      <w:pPr>
                        <w:pStyle w:val="Textruta"/>
                      </w:pPr>
                      <w:r>
                        <w:t xml:space="preserve">Kurs- eller utbildningsprogram (180 hp) </w:t>
                      </w:r>
                    </w:p>
                    <w:p w14:paraId="7A700FAB" w14:textId="05793D08" w:rsidR="00D3465F" w:rsidRDefault="00D3465F">
                      <w:pPr>
                        <w:pStyle w:val="Textruta"/>
                      </w:pPr>
                      <w:r>
                        <w:t>Höstterminen 2018</w:t>
                      </w:r>
                    </w:p>
                    <w:p w14:paraId="381612CD" w14:textId="77777777" w:rsidR="00D3465F" w:rsidRDefault="00D3465F">
                      <w:pPr>
                        <w:pStyle w:val="Textruta"/>
                      </w:pPr>
                      <w:r>
                        <w:t>Handledare: Robert Ramberg</w:t>
                      </w:r>
                    </w:p>
                    <w:p w14:paraId="41DC09BB" w14:textId="358B72E7" w:rsidR="00D3465F" w:rsidRDefault="00D3465F">
                      <w:pPr>
                        <w:pStyle w:val="Textruta"/>
                      </w:pPr>
                      <w:r>
                        <w:t>Granskare:</w:t>
                      </w:r>
                      <w:r w:rsidR="00AD4EB2">
                        <w:t xml:space="preserve"> Patrik Hernvall</w:t>
                      </w:r>
                    </w:p>
                    <w:p w14:paraId="316E1ACF" w14:textId="77777777" w:rsidR="00D3465F" w:rsidRPr="00EE4EEC" w:rsidRDefault="00D3465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3465F" w:rsidRDefault="00D3465F">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b"/>
        <w:rPr>
          <w:rFonts w:ascii="Arial" w:hAnsi="Arial" w:cs="Arial"/>
          <w:sz w:val="22"/>
          <w:szCs w:val="22"/>
          <w:lang w:val="en-US"/>
        </w:rPr>
      </w:pPr>
    </w:p>
    <w:p w14:paraId="19EFE0DD" w14:textId="79F248C0" w:rsidR="00227C8F" w:rsidRPr="00DD03E4" w:rsidRDefault="00227C8F" w:rsidP="00227C8F">
      <w:pPr>
        <w:pStyle w:val="Normalweb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DD03E4">
        <w:rPr>
          <w:rFonts w:ascii="Arial" w:hAnsi="Arial" w:cs="Arial"/>
          <w:i/>
          <w:sz w:val="18"/>
          <w:szCs w:val="18"/>
          <w:lang w:val="en-US"/>
        </w:rPr>
        <w:t xml:space="preserve">participat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74DC7FD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67150650" w14:textId="7B9FEC22"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D2145">
        <w:t>Kognitivt</w:t>
      </w:r>
      <w:r w:rsidR="00850895" w:rsidRPr="00EF5A81">
        <w:t xml:space="preserve"> perspektiv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4C0FB85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6210AD24"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BA699C1"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kurser </w:t>
      </w:r>
      <w:r w:rsidR="00882330" w:rsidRPr="00560AA3">
        <w:t>(KS Strålskydd, PT Strålsäkerhet, RCC, Telia GDPR)</w:t>
      </w:r>
      <w:r w:rsidR="00882330">
        <w:t xml:space="preserve"> enligt DIM’s riktlinjer som </w:t>
      </w:r>
      <w:r w:rsidR="004B3714" w:rsidRPr="00560AA3">
        <w:t>designade</w:t>
      </w:r>
      <w:r w:rsidR="00882330">
        <w:t>s</w:t>
      </w:r>
      <w:r w:rsidR="004B3714" w:rsidRPr="00560AA3">
        <w:t xml:space="preserve"> </w:t>
      </w:r>
      <w:r w:rsidR="00A835E8" w:rsidRPr="00560AA3">
        <w:t xml:space="preserve">under </w:t>
      </w:r>
      <w:r w:rsidR="00882330">
        <w:t xml:space="preserve">året </w:t>
      </w:r>
      <w:r w:rsidR="00A835E8" w:rsidRPr="00560AA3">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3EFE20B7"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6" w:name="_Toc391456185"/>
      <w:bookmarkStart w:id="17" w:name="_Toc401327941"/>
      <w:bookmarkEnd w:id="16"/>
      <w:r w:rsidRPr="004E58AD">
        <w:t>Diskussion</w:t>
      </w:r>
      <w:bookmarkEnd w:id="17"/>
    </w:p>
    <w:p w14:paraId="6D0F922C" w14:textId="144ECBA1"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8" w:name="_Toc401327942"/>
      <w:r w:rsidRPr="004E58AD">
        <w:lastRenderedPageBreak/>
        <w:t>Tack</w:t>
      </w:r>
      <w:bookmarkEnd w:id="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19" w:name="_Toc391456186"/>
      <w:bookmarkStart w:id="20" w:name="_Toc401327943"/>
      <w:bookmarkEnd w:id="19"/>
      <w:r w:rsidRPr="004E58AD">
        <w:t>Referenser</w:t>
      </w:r>
      <w:bookmarkEnd w:id="20"/>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1" w:name="_Toc391456187"/>
      <w:bookmarkStart w:id="22" w:name="_Toc401327944"/>
      <w:bookmarkEnd w:id="21"/>
      <w:r w:rsidRPr="009F3187">
        <w:lastRenderedPageBreak/>
        <w:t>Bilagor</w:t>
      </w:r>
      <w:bookmarkEnd w:id="2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3" w:name="_Toc391456188"/>
      <w:bookmarkEnd w:id="23"/>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4" w:name="_Toc391456189"/>
      <w:bookmarkEnd w:id="24"/>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bookmarkStart w:id="25" w:name="_GoBack"/>
      <w:bookmarkEnd w:id="25"/>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3465F" w:rsidRDefault="00D3465F">
      <w:r>
        <w:separator/>
      </w:r>
    </w:p>
  </w:endnote>
  <w:endnote w:type="continuationSeparator" w:id="0">
    <w:p w14:paraId="4F768654" w14:textId="77777777" w:rsidR="00D3465F" w:rsidRDefault="00D3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3465F" w:rsidRDefault="00D3465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D3465F" w:rsidRDefault="00AD4EB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D3465F" w:rsidRDefault="00D3465F">
        <w:pPr>
          <w:pStyle w:val="Footer1"/>
          <w:jc w:val="center"/>
        </w:pPr>
        <w:r>
          <w:fldChar w:fldCharType="begin"/>
        </w:r>
        <w:r>
          <w:instrText>PAGE</w:instrText>
        </w:r>
        <w:r>
          <w:fldChar w:fldCharType="separate"/>
        </w:r>
        <w:r w:rsidR="00AD4EB2">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D3465F" w:rsidRDefault="00D3465F">
        <w:pPr>
          <w:pStyle w:val="Footer1"/>
          <w:jc w:val="center"/>
        </w:pPr>
        <w:r>
          <w:fldChar w:fldCharType="begin"/>
        </w:r>
        <w:r>
          <w:instrText>PAGE</w:instrText>
        </w:r>
        <w:r>
          <w:fldChar w:fldCharType="separate"/>
        </w:r>
        <w:r w:rsidR="00AD4EB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3465F" w:rsidRDefault="00D3465F">
      <w:r>
        <w:separator/>
      </w:r>
    </w:p>
  </w:footnote>
  <w:footnote w:type="continuationSeparator" w:id="0">
    <w:p w14:paraId="71DB8F98" w14:textId="77777777" w:rsidR="00D3465F" w:rsidRDefault="00D3465F">
      <w:r>
        <w:continuationSeparator/>
      </w:r>
    </w:p>
  </w:footnote>
  <w:footnote w:id="1">
    <w:p w14:paraId="5824ECF3" w14:textId="4B98B15A" w:rsidR="00D3465F" w:rsidRPr="005D1A1C" w:rsidRDefault="00D3465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D3465F" w:rsidRPr="005D1A1C" w:rsidRDefault="00D3465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D3465F" w:rsidRPr="005D1A1C" w:rsidRDefault="00D3465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D3465F" w:rsidRPr="005D1A1C" w:rsidRDefault="00D3465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D3465F" w:rsidRPr="005D1A1C" w:rsidRDefault="00D3465F"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D3465F" w:rsidRDefault="00D3465F"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D4EB2"/>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9EC354E-B589-8545-A95A-18A56BB85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23</Pages>
  <Words>12333</Words>
  <Characters>65369</Characters>
  <Application>Microsoft Macintosh Word</Application>
  <DocSecurity>0</DocSecurity>
  <Lines>544</Lines>
  <Paragraphs>155</Paragraphs>
  <ScaleCrop>false</ScaleCrop>
  <Company>Stockholms universitetsbibliotek</Company>
  <LinksUpToDate>false</LinksUpToDate>
  <CharactersWithSpaces>77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8</cp:revision>
  <cp:lastPrinted>2018-10-21T11:32:00Z</cp:lastPrinted>
  <dcterms:created xsi:type="dcterms:W3CDTF">2018-10-21T11:32:00Z</dcterms:created>
  <dcterms:modified xsi:type="dcterms:W3CDTF">2018-11-04T12: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